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Butsic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Suchinta Arif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 xml:space="preserve">Christoper Trisos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6064E611" w14:textId="09558D63" w:rsidR="00494A85" w:rsidRDefault="00494A85" w:rsidP="001E5929">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rin Mordecai or Andy MacDonald?</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Sinichi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Richard McElreath</w:t>
      </w:r>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254A0143" w:rsidR="00766539" w:rsidRDefault="008E60F6" w:rsidP="00766539">
      <w:pPr>
        <w:keepNext/>
        <w:spacing w:after="160" w:line="360" w:lineRule="auto"/>
      </w:pPr>
      <w:r w:rsidRPr="008E60F6">
        <w:rPr>
          <w:rFonts w:ascii="Times New Roman" w:eastAsia="Calibri" w:hAnsi="Times New Roman" w:cs="Times New Roman"/>
          <w:noProof/>
          <w:color w:val="333333"/>
          <w:sz w:val="24"/>
          <w:szCs w:val="24"/>
        </w:rPr>
        <w:lastRenderedPageBreak/>
        <w:drawing>
          <wp:inline distT="0" distB="0" distL="0" distR="0" wp14:anchorId="324A5BD9" wp14:editId="69B26880">
            <wp:extent cx="5943600" cy="1393825"/>
            <wp:effectExtent l="0" t="0" r="0" b="3175"/>
            <wp:docPr id="1202785301" name="Picture 1" descr="A diagram of a driver causing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85301" name="Picture 1" descr="A diagram of a driver causing bias&#10;&#10;Description automatically generated"/>
                    <pic:cNvPicPr/>
                  </pic:nvPicPr>
                  <pic:blipFill>
                    <a:blip r:embed="rId13"/>
                    <a:stretch>
                      <a:fillRect/>
                    </a:stretch>
                  </pic:blipFill>
                  <pic:spPr>
                    <a:xfrm>
                      <a:off x="0" y="0"/>
                      <a:ext cx="5943600" cy="1393825"/>
                    </a:xfrm>
                    <a:prstGeom prst="rect">
                      <a:avLst/>
                    </a:prstGeom>
                  </pic:spPr>
                </pic:pic>
              </a:graphicData>
            </a:graphic>
          </wp:inline>
        </w:drawing>
      </w:r>
      <w:r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0999CAD5"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w:t>
      </w:r>
      <w:r w:rsidRPr="002C3801">
        <w:rPr>
          <w:rFonts w:ascii="Times New Roman" w:eastAsia="Calibri" w:hAnsi="Times New Roman" w:cs="Times New Roman"/>
          <w:color w:val="333333"/>
          <w:sz w:val="24"/>
          <w:szCs w:val="24"/>
        </w:rPr>
        <w:lastRenderedPageBreak/>
        <w:t xml:space="preserve">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6CF784F9"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uGql2L4F/rQYEhhf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A72E6B" w:rsidRPr="00A72E6B">
        <w:rPr>
          <w:rFonts w:ascii="Times New Roman" w:eastAsia="Calibri" w:hAnsi="Times New Roman" w:cs="Times New Roman"/>
          <w:color w:val="333333"/>
          <w:sz w:val="24"/>
          <w:szCs w:val="24"/>
          <w:lang w:val="en-US"/>
        </w:rPr>
        <w:instrText xml:space="preserve"> ADDIN ZOTERO_ITEM CSL_CITATION {"citationID":"a4shrrgd8u","properties":{"formattedCitation":"\\uldash{(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A72E6B" w:rsidRPr="00A72E6B">
        <w:rPr>
          <w:rFonts w:ascii="Times New Roman" w:hAnsi="Times New Roman" w:cs="Times New Roman"/>
          <w:color w:val="000000"/>
          <w:sz w:val="24"/>
        </w:rPr>
        <w:t xml:space="preserve">(e.g., see discussions in Ruesink 2000; Stachowicz </w:t>
      </w:r>
      <w:r w:rsidR="00A72E6B" w:rsidRPr="00A72E6B">
        <w:rPr>
          <w:rFonts w:ascii="Times New Roman" w:hAnsi="Times New Roman" w:cs="Times New Roman"/>
          <w:i/>
          <w:iCs/>
          <w:color w:val="000000"/>
          <w:sz w:val="24"/>
        </w:rPr>
        <w:t>et al.</w:t>
      </w:r>
      <w:r w:rsidR="00A72E6B" w:rsidRPr="00A72E6B">
        <w:rPr>
          <w:rFonts w:ascii="Times New Roman" w:hAnsi="Times New Roman" w:cs="Times New Roman"/>
          <w:color w:val="000000"/>
          <w:sz w:val="24"/>
        </w:rPr>
        <w:t xml:space="preserve"> 2008; Wolkovich </w:t>
      </w:r>
      <w:r w:rsidR="00A72E6B" w:rsidRPr="00A72E6B">
        <w:rPr>
          <w:rFonts w:ascii="Times New Roman" w:hAnsi="Times New Roman" w:cs="Times New Roman"/>
          <w:i/>
          <w:iCs/>
          <w:color w:val="000000"/>
          <w:sz w:val="24"/>
        </w:rPr>
        <w:t>et al.</w:t>
      </w:r>
      <w:r w:rsidR="00A72E6B" w:rsidRPr="00A72E6B">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w:t>
      </w:r>
      <w:r w:rsidRPr="002C3801">
        <w:rPr>
          <w:rFonts w:ascii="Times New Roman" w:eastAsia="Calibri" w:hAnsi="Times New Roman" w:cs="Times New Roman"/>
          <w:sz w:val="24"/>
          <w:szCs w:val="24"/>
        </w:rPr>
        <w:lastRenderedPageBreak/>
        <w:t>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44813C9D"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proofErr w:type="gramStart"/>
      <w:r w:rsidR="008A4BFC">
        <w:rPr>
          <w:rFonts w:ascii="Times New Roman" w:eastAsia="Calibri" w:hAnsi="Times New Roman" w:cs="Times New Roman"/>
          <w:color w:val="333333"/>
          <w:sz w:val="24"/>
          <w:szCs w:val="24"/>
        </w:rPr>
        <w:t>First,</w:t>
      </w:r>
      <w:r w:rsidR="00B8763C"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Ecologists</w:t>
      </w:r>
      <w:proofErr w:type="gramEnd"/>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w:t>
      </w:r>
      <w:r w:rsidRPr="00B8763C">
        <w:rPr>
          <w:rFonts w:ascii="Times New Roman" w:eastAsia="Calibri" w:hAnsi="Times New Roman" w:cs="Times New Roman"/>
          <w:color w:val="333333"/>
          <w:sz w:val="24"/>
          <w:szCs w:val="24"/>
        </w:rPr>
        <w:lastRenderedPageBreak/>
        <w:t xml:space="preserve">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520B5564"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DC3074" w:rsidRPr="00DC3074">
        <w:rPr>
          <w:rFonts w:ascii="Times New Roman" w:eastAsia="Calibri" w:hAnsi="Times New Roman" w:cs="Times New Roman"/>
          <w:color w:val="333333"/>
          <w:sz w:val="24"/>
          <w:szCs w:val="24"/>
        </w:rPr>
        <w:instrText xml:space="preserve"> ADDIN ZOTERO_ITEM CSL_CITATION {"citationID":"aal7lgvmib","properties":{"formattedCitation":"\\uldash{(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DC3074" w:rsidRPr="00DC3074">
        <w:rPr>
          <w:rFonts w:ascii="Times New Roman" w:hAnsi="Times New Roman" w:cs="Times New Roman"/>
          <w:color w:val="000000"/>
          <w:sz w:val="24"/>
        </w:rPr>
        <w:t xml:space="preserve">(e.g., Antonakis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0; Arif &amp; MacNeil 2022; Bell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8; Bellemare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24; Butsic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7; the appendices of Dee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7B6B8008"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B7212F" w:rsidRPr="00B7212F">
        <w:rPr>
          <w:rFonts w:ascii="Times New Roman" w:hAnsi="Times New Roman" w:cs="Times New Roman"/>
          <w:sz w:val="24"/>
          <w:szCs w:val="24"/>
        </w:rPr>
        <w:instrText xml:space="preserve"> ADDIN ZOTERO_ITEM CSL_CITATION {"citationID":"a1vk748om1f","properties":{"unsorted":true,"formattedCitation":"\\uldash{(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B7212F" w:rsidRPr="00B7212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 xml:space="preserve">they both </w:t>
      </w:r>
      <w:r w:rsidR="00DA433C">
        <w:rPr>
          <w:rFonts w:ascii="Times New Roman" w:eastAsia="Calibri" w:hAnsi="Times New Roman" w:cs="Times New Roman"/>
          <w:color w:val="333333"/>
          <w:sz w:val="24"/>
          <w:szCs w:val="24"/>
        </w:rPr>
        <w:lastRenderedPageBreak/>
        <w:t>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73E59133"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Neyman-Rubin</w:t>
      </w:r>
      <w:r w:rsidR="00CA79F1"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lastRenderedPageBreak/>
        <w:t>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464805" w:rsidRPr="00464805">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uldash{(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464805" w:rsidRPr="00464805">
        <w:rPr>
          <w:rFonts w:ascii="Cambria Math" w:eastAsia="Calibri" w:hAnsi="Cambria Math" w:cs="Cambria Math"/>
          <w:color w:val="333333"/>
          <w:sz w:val="24"/>
          <w:szCs w:val="24"/>
          <w:shd w:val="pct15" w:color="auto" w:fill="FFFFFF"/>
        </w:rPr>
        <w:instrText>∼</w:instrText>
      </w:r>
      <w:r w:rsidR="00464805" w:rsidRPr="00464805">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464805" w:rsidRPr="00464805">
        <w:rPr>
          <w:rFonts w:ascii="Cambria Math" w:eastAsia="Calibri" w:hAnsi="Cambria Math" w:cs="Cambria Math"/>
          <w:color w:val="333333"/>
          <w:sz w:val="24"/>
          <w:szCs w:val="24"/>
          <w:shd w:val="pct15" w:color="auto" w:fill="FFFFFF"/>
        </w:rPr>
        <w:instrText>∼</w:instrText>
      </w:r>
      <w:r w:rsidR="00464805" w:rsidRPr="00464805">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464805" w:rsidRPr="00464805">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464805" w:rsidRPr="00464805">
        <w:rPr>
          <w:rFonts w:ascii="Times New Roman" w:hAnsi="Times New Roman" w:cs="Times New Roman"/>
          <w:i/>
          <w:iCs/>
          <w:color w:val="000000"/>
          <w:sz w:val="24"/>
        </w:rPr>
        <w:t>et al.</w:t>
      </w:r>
      <w:r w:rsidR="00464805" w:rsidRPr="00464805">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4CB1BDBD"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865C94D"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proofErr w:type="gramStart"/>
      <w:r w:rsidR="0081336C">
        <w:rPr>
          <w:rFonts w:ascii="Times New Roman" w:eastAsia="Calibri" w:hAnsi="Times New Roman" w:cs="Times New Roman"/>
          <w:color w:val="333333"/>
          <w:sz w:val="24"/>
          <w:szCs w:val="24"/>
        </w:rPr>
        <w:t xml:space="preserve">longer  </w:t>
      </w:r>
      <w:r w:rsidR="0081336C" w:rsidRPr="00444FA0">
        <w:rPr>
          <w:rFonts w:ascii="Times New Roman" w:eastAsia="Calibri" w:hAnsi="Times New Roman" w:cs="Times New Roman"/>
          <w:b/>
          <w:bCs/>
          <w:color w:val="333333"/>
          <w:sz w:val="24"/>
          <w:szCs w:val="24"/>
        </w:rPr>
        <w:t>exogenous</w:t>
      </w:r>
      <w:proofErr w:type="gramEnd"/>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external to the system of interactions)</w:t>
      </w:r>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r w:rsidRPr="00444FA0">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w:t>
      </w:r>
      <w:r w:rsidR="00E96F8B" w:rsidRPr="00B0165F">
        <w:rPr>
          <w:rFonts w:ascii="Times New Roman" w:eastAsia="Calibri" w:hAnsi="Times New Roman" w:cs="Times New Roman"/>
          <w:color w:val="333333"/>
          <w:sz w:val="24"/>
          <w:szCs w:val="24"/>
        </w:rPr>
        <w:lastRenderedPageBreak/>
        <w:t>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w:t>
      </w:r>
      <w:proofErr w:type="gramStart"/>
      <w:r w:rsidR="00EA771D">
        <w:rPr>
          <w:rFonts w:ascii="Times New Roman" w:eastAsia="Calibri" w:hAnsi="Times New Roman" w:cs="Times New Roman"/>
          <w:color w:val="333333"/>
          <w:sz w:val="24"/>
          <w:szCs w:val="24"/>
        </w:rPr>
        <w:t>a</w:t>
      </w:r>
      <w:r w:rsidR="003B1F85">
        <w:rPr>
          <w:rFonts w:ascii="Times New Roman" w:eastAsia="Calibri" w:hAnsi="Times New Roman" w:cs="Times New Roman"/>
          <w:color w:val="333333"/>
          <w:sz w:val="24"/>
          <w:szCs w:val="24"/>
        </w:rPr>
        <w:t>s a consequence</w:t>
      </w:r>
      <w:proofErr w:type="gramEnd"/>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lastRenderedPageBreak/>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0D1B27B6"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open </w:t>
      </w:r>
      <w:proofErr w:type="gramStart"/>
      <w:r w:rsidR="00037819" w:rsidRPr="002C3801">
        <w:rPr>
          <w:rFonts w:ascii="Times New Roman" w:eastAsia="Calibri" w:hAnsi="Times New Roman" w:cs="Times New Roman"/>
          <w:color w:val="333333"/>
          <w:sz w:val="24"/>
          <w:szCs w:val="24"/>
          <w:highlight w:val="white"/>
        </w:rPr>
        <w:t>back-doors</w:t>
      </w:r>
      <w:proofErr w:type="gramEnd"/>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 to generate causally valid inference, requiring us to use techniques like instrumental variables or the “front door criterion” to provide causal identification</w:t>
      </w:r>
      <w:r w:rsidR="00464805" w:rsidRPr="00DC3074">
        <w:rPr>
          <w:rFonts w:ascii="Times New Roman" w:eastAsia="Calibri" w:hAnsi="Times New Roman" w:cs="Times New Roman"/>
          <w:color w:val="333333"/>
          <w:sz w:val="24"/>
          <w:szCs w:val="24"/>
        </w:rPr>
        <w:t xml:space="preserve"> </w:t>
      </w:r>
      <w:r w:rsidR="00464805" w:rsidRPr="00DC3074">
        <w:rPr>
          <w:rFonts w:ascii="Times New Roman" w:eastAsia="Calibri" w:hAnsi="Times New Roman" w:cs="Times New Roman"/>
          <w:color w:val="333333"/>
          <w:sz w:val="24"/>
          <w:szCs w:val="24"/>
        </w:rPr>
        <w:fldChar w:fldCharType="begin"/>
      </w:r>
      <w:r w:rsidR="00016A73">
        <w:rPr>
          <w:rFonts w:ascii="Times New Roman" w:eastAsia="Calibri" w:hAnsi="Times New Roman" w:cs="Times New Roman"/>
          <w:color w:val="333333"/>
          <w:sz w:val="24"/>
          <w:szCs w:val="24"/>
        </w:rPr>
        <w:instrText xml:space="preserve"> ADDIN ZOTERO_ITEM CSL_CITATION {"citationID":"atj96oubc5","properties":{"unsorted":true,"formattedCitation":"\\uldash{(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DC3074">
        <w:rPr>
          <w:rFonts w:ascii="Times New Roman" w:eastAsia="Calibri" w:hAnsi="Times New Roman" w:cs="Times New Roman"/>
          <w:color w:val="333333"/>
          <w:sz w:val="24"/>
          <w:szCs w:val="24"/>
        </w:rPr>
        <w:fldChar w:fldCharType="separate"/>
      </w:r>
      <w:r w:rsidR="00016A73" w:rsidRPr="00016A73">
        <w:rPr>
          <w:rFonts w:ascii="Times New Roman" w:hAnsi="Times New Roman" w:cs="Times New Roman"/>
          <w:color w:val="000000"/>
          <w:sz w:val="24"/>
          <w:u w:val="dash"/>
        </w:rPr>
        <w:t xml:space="preserve">(Pearl 2009; Bellemare </w:t>
      </w:r>
      <w:r w:rsidR="00016A73" w:rsidRPr="00016A73">
        <w:rPr>
          <w:rFonts w:ascii="Times New Roman" w:hAnsi="Times New Roman" w:cs="Times New Roman"/>
          <w:i/>
          <w:iCs/>
          <w:color w:val="000000"/>
          <w:sz w:val="24"/>
          <w:u w:val="dash"/>
        </w:rPr>
        <w:t>et al.</w:t>
      </w:r>
      <w:r w:rsidR="00016A73" w:rsidRPr="00016A73">
        <w:rPr>
          <w:rFonts w:ascii="Times New Roman" w:hAnsi="Times New Roman" w:cs="Times New Roman"/>
          <w:color w:val="000000"/>
          <w:sz w:val="24"/>
          <w:u w:val="dash"/>
        </w:rPr>
        <w:t xml:space="preserve"> 2024)</w:t>
      </w:r>
      <w:r w:rsidR="00464805" w:rsidRPr="00DC3074">
        <w:rPr>
          <w:rFonts w:ascii="Times New Roman" w:eastAsia="Calibri" w:hAnsi="Times New Roman" w:cs="Times New Roman"/>
          <w:color w:val="333333"/>
          <w:sz w:val="24"/>
          <w:szCs w:val="24"/>
        </w:rPr>
        <w:fldChar w:fldCharType="end"/>
      </w:r>
      <w:r w:rsidR="004936E2">
        <w:rPr>
          <w:rFonts w:ascii="Times New Roman" w:eastAsia="Calibri" w:hAnsi="Times New Roman" w:cs="Times New Roman"/>
          <w:color w:val="333333"/>
          <w:sz w:val="24"/>
          <w:szCs w:val="24"/>
        </w:rPr>
        <w:t xml:space="preserve"> </w:t>
      </w:r>
    </w:p>
    <w:p w14:paraId="5EB885BA" w14:textId="2A1FD86E"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 xml:space="preserve">assumptions about the causal </w:t>
      </w:r>
      <w:r w:rsidR="001B098A">
        <w:rPr>
          <w:rFonts w:ascii="Times New Roman" w:eastAsia="Calibri" w:hAnsi="Times New Roman" w:cs="Times New Roman"/>
          <w:color w:val="333333"/>
          <w:sz w:val="24"/>
          <w:szCs w:val="24"/>
        </w:rPr>
        <w:lastRenderedPageBreak/>
        <w:t>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This later point is important. Even if we do not have the correct DAG or have not thought of all possible confounders, recognizing the places where spatial and temporal confounders might lurk allow us to review complementary approaches that combine observational sampling designs with statistical designs to allow us to lessen our reliance on a perfectly correct process-based DAG and still get valid causal inferenc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lastRenderedPageBreak/>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w:t>
      </w:r>
      <w:r w:rsidR="00F72280">
        <w:rPr>
          <w:rFonts w:ascii="Times New Roman" w:eastAsia="Calibri" w:hAnsi="Times New Roman" w:cs="Times New Roman"/>
          <w:sz w:val="24"/>
          <w:szCs w:val="24"/>
        </w:rPr>
        <w:lastRenderedPageBreak/>
        <w:t>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r w:rsidRPr="004A72D0">
        <w:rPr>
          <w:rFonts w:ascii="Times New Roman" w:eastAsia="Calibri" w:hAnsi="Times New Roman" w:cs="Times New Roman"/>
          <w:i/>
          <w:iCs/>
          <w:color w:val="333333"/>
          <w:sz w:val="24"/>
          <w:szCs w:val="24"/>
        </w:rPr>
        <w:t>i</w:t>
      </w:r>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y</w:t>
      </w:r>
      <w:r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r w:rsidRPr="00B10243">
        <w:rPr>
          <w:rFonts w:ascii="Times New Roman" w:eastAsia="Calibri" w:hAnsi="Times New Roman" w:cs="Times New Roman"/>
          <w:i/>
          <w:color w:val="333333"/>
          <w:sz w:val="24"/>
          <w:szCs w:val="24"/>
          <w:highlight w:val="white"/>
        </w:rPr>
        <w:t xml:space="preserve">i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rPr>
        <w:t xml:space="preserve"> at site </w:t>
      </w:r>
      <w:r w:rsidRPr="004A72D0">
        <w:rPr>
          <w:rFonts w:ascii="Times New Roman" w:eastAsia="Calibri" w:hAnsi="Times New Roman" w:cs="Times New Roman"/>
          <w:i/>
          <w:iCs/>
          <w:color w:val="333333"/>
          <w:sz w:val="24"/>
          <w:szCs w:val="24"/>
          <w:highlight w:val="white"/>
        </w:rPr>
        <w:t>i</w:t>
      </w:r>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Pr>
          <w:rFonts w:ascii="Times New Roman" w:eastAsia="Calibri" w:hAnsi="Times New Roman" w:cs="Times New Roman"/>
          <w:color w:val="000000" w:themeColor="text1"/>
          <w:sz w:val="24"/>
          <w:szCs w:val="24"/>
        </w:rPr>
        <w:t xml:space="preserve"> at site </w:t>
      </w:r>
      <w:r>
        <w:rPr>
          <w:rFonts w:ascii="Times New Roman" w:eastAsia="Calibri" w:hAnsi="Times New Roman" w:cs="Times New Roman"/>
          <w:i/>
          <w:iCs/>
          <w:color w:val="000000" w:themeColor="text1"/>
          <w:sz w:val="24"/>
          <w:szCs w:val="24"/>
        </w:rPr>
        <w:t>i</w:t>
      </w:r>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00246CDF">
        <w:rPr>
          <w:rFonts w:ascii="Times New Roman" w:eastAsia="Calibri" w:hAnsi="Times New Roman" w:cs="Times New Roman"/>
          <w:color w:val="333333"/>
          <w:sz w:val="24"/>
          <w:szCs w:val="24"/>
        </w:rPr>
        <w:t xml:space="preserve"> and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960889">
        <w:rPr>
          <w:rFonts w:ascii="Times New Roman" w:eastAsia="Calibri" w:hAnsi="Times New Roman" w:cs="Times New Roman"/>
          <w:color w:val="333333"/>
          <w:sz w:val="24"/>
          <w:szCs w:val="24"/>
        </w:rPr>
        <w:t xml:space="preserve">, then we could include it in our model, and by conditioning on </w:t>
      </w:r>
      <w:r w:rsidR="00960889">
        <w:rPr>
          <w:rFonts w:ascii="Times New Roman" w:eastAsia="Calibri" w:hAnsi="Times New Roman" w:cs="Times New Roman"/>
          <w:color w:val="333333"/>
          <w:sz w:val="24"/>
          <w:szCs w:val="24"/>
        </w:rPr>
        <w:lastRenderedPageBreak/>
        <w:t xml:space="preserve">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w:t>
      </w:r>
      <w:r w:rsidR="00CB2E26" w:rsidRPr="002C3801">
        <w:rPr>
          <w:rFonts w:ascii="Times New Roman" w:eastAsia="Calibri" w:hAnsi="Times New Roman" w:cs="Times New Roman"/>
          <w:color w:val="000000" w:themeColor="text1"/>
          <w:sz w:val="24"/>
          <w:szCs w:val="24"/>
        </w:rPr>
        <w:lastRenderedPageBreak/>
        <w:t xml:space="preserve">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r w:rsidR="00037819" w:rsidRPr="00F77CCF">
        <w:rPr>
          <w:rFonts w:ascii="Times New Roman" w:eastAsia="Calibri" w:hAnsi="Times New Roman" w:cs="Times New Roman"/>
          <w:i/>
          <w:iCs/>
          <w:color w:val="333333"/>
          <w:sz w:val="24"/>
          <w:szCs w:val="24"/>
          <w:highlight w:val="white"/>
        </w:rPr>
        <w:t>i</w:t>
      </w:r>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0E49AE65"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lastRenderedPageBreak/>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7"/>
                    <a:stretch>
                      <a:fillRect/>
                    </a:stretch>
                  </pic:blipFill>
                  <pic:spPr>
                    <a:xfrm>
                      <a:off x="0" y="0"/>
                      <a:ext cx="5943600" cy="3126105"/>
                    </a:xfrm>
                    <a:prstGeom prst="rect">
                      <a:avLst/>
                    </a:prstGeom>
                  </pic:spPr>
                </pic:pic>
              </a:graphicData>
            </a:graphic>
          </wp:inline>
        </w:drawing>
      </w:r>
    </w:p>
    <w:p w14:paraId="7D6AC890" w14:textId="11930DE3"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lastRenderedPageBreak/>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r w:rsidRPr="002A21CB">
        <w:rPr>
          <w:rFonts w:ascii="Times New Roman" w:eastAsia="Calibri" w:hAnsi="Times New Roman" w:cs="Times New Roman"/>
          <w:i/>
          <w:iCs/>
          <w:color w:val="000000" w:themeColor="text1"/>
          <w:sz w:val="24"/>
          <w:szCs w:val="24"/>
          <w:lang w:val="en-US"/>
        </w:rPr>
        <w:t>i</w:t>
      </w:r>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r w:rsidR="00AE54FC" w:rsidRPr="00E84362">
        <w:rPr>
          <w:rFonts w:ascii="Times New Roman" w:eastAsia="Calibri" w:hAnsi="Times New Roman" w:cs="Times New Roman"/>
          <w:color w:val="333333"/>
          <w:sz w:val="24"/>
          <w:szCs w:val="24"/>
          <w:lang w:val="da-DK"/>
        </w:rPr>
        <w:t>Dudney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r w:rsidR="001B1F28" w:rsidRPr="00E84362">
        <w:rPr>
          <w:rFonts w:ascii="Times New Roman" w:eastAsia="Calibri" w:hAnsi="Times New Roman" w:cs="Times New Roman"/>
          <w:color w:val="333333"/>
          <w:sz w:val="24"/>
          <w:szCs w:val="24"/>
          <w:lang w:val="da-DK"/>
        </w:rPr>
        <w:t>Ratcliff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w:t>
      </w:r>
      <w:r w:rsidR="0067553D" w:rsidRPr="00C64E65">
        <w:rPr>
          <w:rFonts w:ascii="Times New Roman" w:eastAsia="Calibri" w:hAnsi="Times New Roman" w:cs="Times New Roman"/>
          <w:color w:val="333333"/>
          <w:sz w:val="24"/>
          <w:szCs w:val="24"/>
          <w:highlight w:val="white"/>
        </w:rPr>
        <w:lastRenderedPageBreak/>
        <w:t xml:space="preserve">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b/>
          <w:color w:val="333333"/>
          <w:sz w:val="24"/>
          <w:szCs w:val="24"/>
          <w:highlight w:val="white"/>
        </w:rPr>
        <w:t xml:space="preserve">Mundlak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Mundlak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ins w:id="5" w:author="Laura Dee" w:date="2024-02-14T15:10:00Z">
            <w:rPr>
              <w:rFonts w:ascii="Cambria Math" w:eastAsia="Calibri" w:hAnsi="Cambria Math" w:cs="Calibri"/>
              <w:color w:val="333333"/>
              <w:sz w:val="24"/>
              <w:szCs w:val="24"/>
            </w:rPr>
            <m:t xml:space="preserve"> </m:t>
          </w:ins>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w:t>
      </w:r>
      <w:r w:rsidR="00CF6D43" w:rsidRPr="00CF6D43">
        <w:rPr>
          <w:rFonts w:ascii="Times New Roman" w:eastAsia="Calibri" w:hAnsi="Times New Roman" w:cs="Times New Roman"/>
          <w:color w:val="333333"/>
          <w:sz w:val="24"/>
          <w:szCs w:val="24"/>
        </w:rPr>
        <w:lastRenderedPageBreak/>
        <w:t>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6" w:name="_1t3h5sf" w:colFirst="0" w:colLast="0"/>
      <w:bookmarkEnd w:id="6"/>
      <w:r w:rsidRPr="002C3801">
        <w:rPr>
          <w:rFonts w:ascii="Times New Roman" w:eastAsia="Calibri" w:hAnsi="Times New Roman" w:cs="Times New Roman"/>
          <w:i/>
          <w:sz w:val="24"/>
          <w:szCs w:val="24"/>
        </w:rPr>
        <w:lastRenderedPageBreak/>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9"/>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In (A) we see how the system actually functions,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w:t>
      </w:r>
      <w:r w:rsidR="00C7519A" w:rsidRPr="002C3801">
        <w:rPr>
          <w:rFonts w:ascii="Times New Roman" w:eastAsia="Calibri" w:hAnsi="Times New Roman" w:cs="Times New Roman"/>
          <w:color w:val="333333"/>
          <w:sz w:val="24"/>
          <w:szCs w:val="24"/>
          <w:highlight w:val="white"/>
        </w:rPr>
        <w:lastRenderedPageBreak/>
        <w:t xml:space="preserve">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w:t>
      </w:r>
      <w:r w:rsidR="00632ED9" w:rsidRPr="008A59B4">
        <w:rPr>
          <w:rFonts w:eastAsia="Calibri"/>
          <w:color w:val="333333"/>
        </w:rPr>
        <w:lastRenderedPageBreak/>
        <w:t xml:space="preserve">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i.e. Mundlak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estimand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w:t>
      </w:r>
      <w:r w:rsidRPr="002C3801">
        <w:rPr>
          <w:rFonts w:ascii="Times New Roman" w:eastAsia="Calibri" w:hAnsi="Times New Roman" w:cs="Times New Roman"/>
          <w:color w:val="333333"/>
          <w:sz w:val="24"/>
          <w:szCs w:val="24"/>
          <w:shd w:val="pct15" w:color="auto" w:fill="FFFFFF"/>
        </w:rPr>
        <w:lastRenderedPageBreak/>
        <w:t>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7" w:name="_4d34og8" w:colFirst="0" w:colLast="0"/>
      <w:bookmarkEnd w:id="7"/>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r w:rsidRPr="00F97EBA">
        <w:rPr>
          <w:rFonts w:ascii="Times New Roman" w:eastAsia="Calibri" w:hAnsi="Times New Roman" w:cs="Times New Roman"/>
          <w:i/>
          <w:iCs/>
          <w:sz w:val="24"/>
          <w:szCs w:val="24"/>
          <w:highlight w:val="white"/>
        </w:rPr>
        <w:t xml:space="preserve">i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w:t>
      </w:r>
      <w:proofErr w:type="gramStart"/>
      <w:r w:rsidRPr="00F97EBA">
        <w:rPr>
          <w:rFonts w:ascii="Times New Roman" w:eastAsia="Calibri" w:hAnsi="Times New Roman" w:cs="Times New Roman"/>
          <w:sz w:val="24"/>
          <w:szCs w:val="24"/>
          <w:highlight w:val="white"/>
        </w:rPr>
        <w:t>in a given year</w:t>
      </w:r>
      <w:proofErr w:type="gramEnd"/>
      <w:r w:rsidRPr="00F97EBA">
        <w:rPr>
          <w:rFonts w:ascii="Times New Roman" w:eastAsia="Calibri" w:hAnsi="Times New Roman" w:cs="Times New Roman"/>
          <w:sz w:val="24"/>
          <w:szCs w:val="24"/>
          <w:highlight w:val="white"/>
        </w:rPr>
        <w:t xml:space="preserve">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08AC825D"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is</w:t>
      </w:r>
      <w:proofErr w:type="gramEnd"/>
      <w:r w:rsidR="008731C7" w:rsidRPr="00016A73">
        <w:rPr>
          <w:rFonts w:ascii="Times New Roman" w:eastAsia="Calibri" w:hAnsi="Times New Roman" w:cs="Times New Roman"/>
          <w:color w:val="333333"/>
          <w:sz w:val="24"/>
          <w:szCs w:val="24"/>
          <w:highlight w:val="white"/>
        </w:rPr>
        <w:t xml:space="preserve">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 xml:space="preserve">However, the relative performance of </w:t>
      </w:r>
      <w:r w:rsidR="00DB34E7">
        <w:rPr>
          <w:rFonts w:ascii="Times New Roman" w:eastAsia="Calibri" w:hAnsi="Times New Roman" w:cs="Times New Roman"/>
          <w:color w:val="333333"/>
          <w:sz w:val="24"/>
          <w:szCs w:val="24"/>
        </w:rPr>
        <w:lastRenderedPageBreak/>
        <w:t>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16A73">
        <w:rPr>
          <w:rFonts w:ascii="Times New Roman" w:eastAsia="Calibri" w:hAnsi="Times New Roman" w:cs="Times New Roman"/>
          <w:color w:val="333333"/>
          <w:sz w:val="24"/>
          <w:szCs w:val="24"/>
        </w:rPr>
        <w:instrText xml:space="preserve"> ADDIN ZOTERO_ITEM CSL_CITATION {"citationID":"a1lurqhgsq5","properties":{"formattedCitation":"\\uldash{(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16A73" w:rsidRPr="00016A73">
        <w:rPr>
          <w:rFonts w:ascii="Times New Roman" w:hAnsi="Times New Roman" w:cs="Times New Roman"/>
          <w:color w:val="000000"/>
          <w:sz w:val="24"/>
          <w:u w:val="dash"/>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w:t>
      </w:r>
      <w:r w:rsidR="00037819" w:rsidRPr="00D8027B">
        <w:rPr>
          <w:rFonts w:ascii="Times New Roman" w:eastAsia="Calibri" w:hAnsi="Times New Roman" w:cs="Times New Roman"/>
          <w:color w:val="333333"/>
          <w:sz w:val="24"/>
          <w:szCs w:val="24"/>
        </w:rPr>
        <w:lastRenderedPageBreak/>
        <w:t xml:space="preserve">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Discussion</w:t>
      </w:r>
    </w:p>
    <w:p w14:paraId="70611E94" w14:textId="1B9C1D16"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proofErr w:type="gramStart"/>
      <w:r w:rsidR="00293E2D">
        <w:rPr>
          <w:rFonts w:ascii="Times New Roman" w:eastAsia="Calibri" w:hAnsi="Times New Roman" w:cs="Times New Roman"/>
          <w:color w:val="333333"/>
          <w:sz w:val="24"/>
          <w:szCs w:val="24"/>
        </w:rPr>
        <w:t>opened up</w:t>
      </w:r>
      <w:proofErr w:type="gramEnd"/>
      <w:r w:rsidR="00293E2D">
        <w:rPr>
          <w:rFonts w:ascii="Times New Roman" w:eastAsia="Calibri" w:hAnsi="Times New Roman" w:cs="Times New Roman"/>
          <w:color w:val="333333"/>
          <w:sz w:val="24"/>
          <w:szCs w:val="24"/>
        </w:rPr>
        <w:t xml:space="preserve">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w:t>
      </w:r>
      <w:r w:rsidR="00293E2D">
        <w:rPr>
          <w:rFonts w:ascii="Times New Roman" w:eastAsia="Calibri" w:hAnsi="Times New Roman" w:cs="Times New Roman"/>
          <w:color w:val="333333"/>
          <w:sz w:val="24"/>
          <w:szCs w:val="24"/>
        </w:rPr>
        <w:t xml:space="preserve">and other causal inference </w:t>
      </w:r>
      <w:r w:rsidR="00293E2D">
        <w:rPr>
          <w:rFonts w:ascii="Times New Roman" w:eastAsia="Calibri" w:hAnsi="Times New Roman" w:cs="Times New Roman"/>
          <w:color w:val="333333"/>
          <w:sz w:val="24"/>
          <w:szCs w:val="24"/>
        </w:rPr>
        <w:t xml:space="preserve">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r w:rsidR="00293E2D">
        <w:rPr>
          <w:rFonts w:ascii="Times New Roman" w:eastAsia="Calibri" w:hAnsi="Times New Roman" w:cs="Times New Roman"/>
          <w:color w:val="333333"/>
          <w:sz w:val="24"/>
          <w:szCs w:val="24"/>
        </w:rPr>
        <w:t xml:space="preserve">. This model is a statement of </w:t>
      </w:r>
      <w:r w:rsidR="00EB6E19">
        <w:rPr>
          <w:rFonts w:ascii="Times New Roman" w:eastAsia="Calibri" w:hAnsi="Times New Roman" w:cs="Times New Roman"/>
          <w:color w:val="333333"/>
          <w:sz w:val="24"/>
          <w:szCs w:val="24"/>
        </w:rPr>
        <w:t>your</w:t>
      </w:r>
      <w:r w:rsidR="00293E2D">
        <w:rPr>
          <w:rFonts w:ascii="Times New Roman" w:eastAsia="Calibri" w:hAnsi="Times New Roman" w:cs="Times New Roman"/>
          <w:color w:val="333333"/>
          <w:sz w:val="24"/>
          <w:szCs w:val="24"/>
        </w:rPr>
        <w:t xml:space="preserve"> assumptions, and </w:t>
      </w:r>
      <w:r w:rsidR="00EB6E19">
        <w:rPr>
          <w:rFonts w:ascii="Times New Roman" w:eastAsia="Calibri" w:hAnsi="Times New Roman" w:cs="Times New Roman"/>
          <w:color w:val="333333"/>
          <w:sz w:val="24"/>
          <w:szCs w:val="24"/>
        </w:rPr>
        <w:t xml:space="preserve">it </w:t>
      </w:r>
      <w:r w:rsidR="00293E2D">
        <w:rPr>
          <w:rFonts w:ascii="Times New Roman" w:eastAsia="Calibri" w:hAnsi="Times New Roman" w:cs="Times New Roman"/>
          <w:color w:val="333333"/>
          <w:sz w:val="24"/>
          <w:szCs w:val="24"/>
        </w:rPr>
        <w:t xml:space="preserve">can elucidate how </w:t>
      </w:r>
      <w:r w:rsidR="00EB6E19">
        <w:rPr>
          <w:rFonts w:ascii="Times New Roman" w:eastAsia="Calibri" w:hAnsi="Times New Roman" w:cs="Times New Roman"/>
          <w:color w:val="333333"/>
          <w:sz w:val="24"/>
          <w:szCs w:val="24"/>
        </w:rPr>
        <w:t>you</w:t>
      </w:r>
      <w:r w:rsidR="00293E2D">
        <w:rPr>
          <w:rFonts w:ascii="Times New Roman" w:eastAsia="Calibri" w:hAnsi="Times New Roman" w:cs="Times New Roman"/>
          <w:color w:val="333333"/>
          <w:sz w:val="24"/>
          <w:szCs w:val="24"/>
        </w:rPr>
        <w:t xml:space="preserve"> </w:t>
      </w:r>
      <w:r w:rsidR="00EB6E19">
        <w:rPr>
          <w:rFonts w:ascii="Times New Roman" w:eastAsia="Calibri" w:hAnsi="Times New Roman" w:cs="Times New Roman"/>
          <w:color w:val="333333"/>
          <w:sz w:val="24"/>
          <w:szCs w:val="24"/>
        </w:rPr>
        <w:t>can</w:t>
      </w:r>
      <w:r w:rsidR="00293E2D">
        <w:rPr>
          <w:rFonts w:ascii="Times New Roman" w:eastAsia="Calibri" w:hAnsi="Times New Roman" w:cs="Times New Roman"/>
          <w:color w:val="333333"/>
          <w:sz w:val="24"/>
          <w:szCs w:val="24"/>
        </w:rPr>
        <w:t xml:space="preserve"> </w:t>
      </w:r>
      <w:r w:rsidR="00EB6E19">
        <w:rPr>
          <w:rFonts w:ascii="Times New Roman" w:eastAsia="Calibri" w:hAnsi="Times New Roman" w:cs="Times New Roman"/>
          <w:color w:val="333333"/>
          <w:sz w:val="24"/>
          <w:szCs w:val="24"/>
        </w:rPr>
        <w:t xml:space="preserve">or even cannot </w:t>
      </w:r>
      <w:r w:rsidR="00293E2D">
        <w:rPr>
          <w:rFonts w:ascii="Times New Roman" w:eastAsia="Calibri" w:hAnsi="Times New Roman" w:cs="Times New Roman"/>
          <w:color w:val="333333"/>
          <w:sz w:val="24"/>
          <w:szCs w:val="24"/>
        </w:rPr>
        <w:t xml:space="preserve">attempt to remove the influence of confounding variables </w:t>
      </w:r>
      <w:proofErr w:type="gramStart"/>
      <w:r w:rsidR="00293E2D">
        <w:rPr>
          <w:rFonts w:ascii="Times New Roman" w:eastAsia="Calibri" w:hAnsi="Times New Roman" w:cs="Times New Roman"/>
          <w:color w:val="333333"/>
          <w:sz w:val="24"/>
          <w:szCs w:val="24"/>
        </w:rPr>
        <w:t>in order to</w:t>
      </w:r>
      <w:proofErr w:type="gramEnd"/>
      <w:r w:rsidR="00293E2D">
        <w:rPr>
          <w:rFonts w:ascii="Times New Roman" w:eastAsia="Calibri" w:hAnsi="Times New Roman" w:cs="Times New Roman"/>
          <w:color w:val="333333"/>
          <w:sz w:val="24"/>
          <w:szCs w:val="24"/>
        </w:rPr>
        <w:t xml:space="preserve"> produce results with causal</w:t>
      </w:r>
      <w:r w:rsidR="00EB6E19">
        <w:rPr>
          <w:rFonts w:ascii="Times New Roman" w:eastAsia="Calibri" w:hAnsi="Times New Roman" w:cs="Times New Roman"/>
          <w:color w:val="333333"/>
          <w:sz w:val="24"/>
          <w:szCs w:val="24"/>
        </w:rPr>
        <w:t xml:space="preserve"> meaning, provided those assumptions are true.</w:t>
      </w:r>
      <w:r w:rsidR="00293E2D">
        <w:rPr>
          <w:rFonts w:ascii="Times New Roman" w:eastAsia="Calibri" w:hAnsi="Times New Roman" w:cs="Times New Roman"/>
          <w:color w:val="333333"/>
          <w:sz w:val="24"/>
          <w:szCs w:val="24"/>
        </w:rPr>
        <w:t xml:space="preserve"> </w:t>
      </w:r>
      <w:r w:rsidR="00EB6E19">
        <w:rPr>
          <w:rFonts w:ascii="Times New Roman" w:eastAsia="Calibri" w:hAnsi="Times New Roman" w:cs="Times New Roman"/>
          <w:color w:val="333333"/>
          <w:sz w:val="24"/>
          <w:szCs w:val="24"/>
        </w:rPr>
        <w:t xml:space="preserve">This </w:t>
      </w:r>
      <w:r w:rsidR="00EB6E19" w:rsidRPr="00EB6E19">
        <w:rPr>
          <w:rFonts w:ascii="Times New Roman" w:eastAsia="Calibri" w:hAnsi="Times New Roman" w:cs="Times New Roman"/>
          <w:i/>
          <w:iCs/>
          <w:color w:val="333333"/>
          <w:sz w:val="24"/>
          <w:szCs w:val="24"/>
        </w:rPr>
        <w:t>a priori</w:t>
      </w:r>
      <w:r w:rsidR="00EB6E19">
        <w:rPr>
          <w:rFonts w:ascii="Times New Roman" w:eastAsia="Calibri" w:hAnsi="Times New Roman" w:cs="Times New Roman"/>
          <w:color w:val="333333"/>
          <w:sz w:val="24"/>
          <w:szCs w:val="24"/>
        </w:rPr>
        <w:t xml:space="preserve"> model and can then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r w:rsidRPr="002C3801">
        <w:rPr>
          <w:rFonts w:ascii="Times New Roman" w:eastAsia="Calibri" w:hAnsi="Times New Roman" w:cs="Times New Roman"/>
          <w:color w:val="333333"/>
          <w:sz w:val="24"/>
          <w:szCs w:val="24"/>
        </w:rPr>
        <w:t xml:space="preserve">, as seen in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toy example, can be profound for our ability to understand biological systems</w:t>
      </w:r>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lastRenderedPageBreak/>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proofErr w:type="gramStart"/>
      <w:r w:rsidR="00C32C4C">
        <w:rPr>
          <w:rFonts w:ascii="Times New Roman" w:eastAsia="Calibri" w:hAnsi="Times New Roman" w:cs="Times New Roman"/>
          <w:color w:val="333333"/>
          <w:sz w:val="24"/>
          <w:szCs w:val="24"/>
          <w:shd w:val="pct15" w:color="auto" w:fill="FFFFFF"/>
        </w:rPr>
        <w:t>In light of</w:t>
      </w:r>
      <w:proofErr w:type="gramEnd"/>
      <w:r w:rsidR="00C32C4C">
        <w:rPr>
          <w:rFonts w:ascii="Times New Roman" w:eastAsia="Calibri" w:hAnsi="Times New Roman" w:cs="Times New Roman"/>
          <w:color w:val="333333"/>
          <w:sz w:val="24"/>
          <w:szCs w:val="24"/>
          <w:shd w:val="pct15" w:color="auto" w:fill="FFFFFF"/>
        </w:rPr>
        <w:t xml:space="preserve">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3AFA882A"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w:t>
      </w:r>
      <w:r w:rsidR="001E531B">
        <w:rPr>
          <w:rFonts w:ascii="Times New Roman" w:eastAsia="Calibri" w:hAnsi="Times New Roman" w:cs="Times New Roman"/>
          <w:color w:val="333333"/>
          <w:sz w:val="24"/>
          <w:szCs w:val="24"/>
        </w:rPr>
        <w:t>control for</w:t>
      </w:r>
      <w:r w:rsidR="001E531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 xml:space="preserve">that will </w:t>
      </w:r>
      <w:r w:rsidR="002731E9" w:rsidRPr="00D85F52">
        <w:rPr>
          <w:rFonts w:ascii="Times New Roman" w:eastAsia="Calibri" w:hAnsi="Times New Roman" w:cs="Times New Roman"/>
          <w:color w:val="333333"/>
          <w:sz w:val="24"/>
          <w:szCs w:val="24"/>
        </w:rPr>
        <w:lastRenderedPageBreak/>
        <w:t>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2A495532"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58504328"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w:t>
      </w:r>
      <w:r w:rsidRPr="00B1739D">
        <w:rPr>
          <w:rFonts w:ascii="Times New Roman" w:eastAsia="Times New Roman" w:hAnsi="Times New Roman" w:cs="Times New Roman"/>
          <w:color w:val="242424"/>
          <w:sz w:val="24"/>
          <w:szCs w:val="24"/>
          <w:bdr w:val="none" w:sz="0" w:space="0" w:color="auto" w:frame="1"/>
        </w:rPr>
        <w:lastRenderedPageBreak/>
        <w:t>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11E8013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DC3074" w:rsidRPr="00E0726F">
        <w:rPr>
          <w:rFonts w:ascii="Times New Roman" w:hAnsi="Times New Roman" w:cs="Times New Roman"/>
          <w:sz w:val="24"/>
          <w:szCs w:val="24"/>
          <w:lang w:val="en-US"/>
        </w:rPr>
        <w:instrText xml:space="preserve"> ADDIN ZOTERO_ITEM CSL_CITATION {"citationID":"a15daf2aoqo","properties":{"formattedCitation":"\\uldash{(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DC3074" w:rsidRPr="00E0726F">
        <w:rPr>
          <w:rFonts w:ascii="Times New Roman" w:hAnsi="Times New Roman" w:cs="Times New Roman"/>
          <w:sz w:val="24"/>
        </w:rPr>
        <w:t xml:space="preserve">(Bellemare </w:t>
      </w:r>
      <w:r w:rsidR="00DC3074" w:rsidRPr="00E0726F">
        <w:rPr>
          <w:rFonts w:ascii="Times New Roman" w:hAnsi="Times New Roman" w:cs="Times New Roman"/>
          <w:i/>
          <w:iCs/>
          <w:sz w:val="24"/>
        </w:rPr>
        <w:t>et al.</w:t>
      </w:r>
      <w:r w:rsidR="00DC3074" w:rsidRPr="00E0726F">
        <w:rPr>
          <w:rFonts w:ascii="Times New Roman" w:hAnsi="Times New Roman" w:cs="Times New Roman"/>
          <w:sz w:val="24"/>
        </w:rPr>
        <w:t xml:space="preserve"> 2024; Pearl </w:t>
      </w:r>
      <w:r w:rsidR="00DC3074" w:rsidRPr="00E0726F">
        <w:rPr>
          <w:rFonts w:ascii="Times New Roman" w:hAnsi="Times New Roman" w:cs="Times New Roman"/>
          <w:i/>
          <w:iCs/>
          <w:sz w:val="24"/>
        </w:rPr>
        <w:t>et al.</w:t>
      </w:r>
      <w:r w:rsidR="00DC3074" w:rsidRPr="00E0726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McElreath’s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Pishke’s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loman’s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8" w:name="_3rdcrjn" w:colFirst="0" w:colLast="0"/>
      <w:bookmarkEnd w:id="8"/>
      <w:r w:rsidRPr="002C3801">
        <w:rPr>
          <w:rFonts w:ascii="Times New Roman" w:eastAsia="Calibri" w:hAnsi="Times New Roman" w:cs="Times New Roman"/>
          <w:b/>
          <w:sz w:val="24"/>
          <w:szCs w:val="24"/>
        </w:rPr>
        <w:lastRenderedPageBreak/>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9" w:name="_26in1rg" w:colFirst="0" w:colLast="0"/>
      <w:bookmarkEnd w:id="9"/>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and NASA 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2EE408A4" w14:textId="352D9A9B"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Cs w:val="24"/>
        </w:rPr>
        <w:fldChar w:fldCharType="begin"/>
      </w:r>
      <w:r w:rsidR="006A63C0">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B7212F">
        <w:rPr>
          <w:rFonts w:ascii="Times New Roman" w:hAnsiTheme="majorHAnsi" w:cs="Times New Roman"/>
          <w:sz w:val="24"/>
        </w:rPr>
        <w:t>Automatic citation updates are disabled. To see the bibliography, click Refresh in the Zotero tab.</w:t>
      </w: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48265A">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3374E" w14:textId="77777777" w:rsidR="0048265A" w:rsidRDefault="0048265A" w:rsidP="002C3801">
      <w:pPr>
        <w:spacing w:line="240" w:lineRule="auto"/>
      </w:pPr>
      <w:r>
        <w:separator/>
      </w:r>
    </w:p>
  </w:endnote>
  <w:endnote w:type="continuationSeparator" w:id="0">
    <w:p w14:paraId="1AAED05B" w14:textId="77777777" w:rsidR="0048265A" w:rsidRDefault="0048265A"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8E478" w14:textId="77777777" w:rsidR="0048265A" w:rsidRDefault="0048265A" w:rsidP="002C3801">
      <w:pPr>
        <w:spacing w:line="240" w:lineRule="auto"/>
      </w:pPr>
      <w:r>
        <w:separator/>
      </w:r>
    </w:p>
  </w:footnote>
  <w:footnote w:type="continuationSeparator" w:id="0">
    <w:p w14:paraId="417A5D8A" w14:textId="77777777" w:rsidR="0048265A" w:rsidRDefault="0048265A"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CB0"/>
    <w:rsid w:val="00034B0A"/>
    <w:rsid w:val="00035745"/>
    <w:rsid w:val="00036228"/>
    <w:rsid w:val="00037099"/>
    <w:rsid w:val="00037819"/>
    <w:rsid w:val="00040174"/>
    <w:rsid w:val="000401E9"/>
    <w:rsid w:val="00040EE1"/>
    <w:rsid w:val="000412F1"/>
    <w:rsid w:val="00042267"/>
    <w:rsid w:val="00042686"/>
    <w:rsid w:val="00042A28"/>
    <w:rsid w:val="000437AD"/>
    <w:rsid w:val="0004434E"/>
    <w:rsid w:val="00044485"/>
    <w:rsid w:val="00045A25"/>
    <w:rsid w:val="00046A52"/>
    <w:rsid w:val="000502B1"/>
    <w:rsid w:val="00051778"/>
    <w:rsid w:val="00052211"/>
    <w:rsid w:val="0005269E"/>
    <w:rsid w:val="000535D0"/>
    <w:rsid w:val="00054A34"/>
    <w:rsid w:val="000568D7"/>
    <w:rsid w:val="00057571"/>
    <w:rsid w:val="00060D7B"/>
    <w:rsid w:val="00063967"/>
    <w:rsid w:val="00063D59"/>
    <w:rsid w:val="000644F9"/>
    <w:rsid w:val="000658C6"/>
    <w:rsid w:val="000676D5"/>
    <w:rsid w:val="00067F37"/>
    <w:rsid w:val="00072DCD"/>
    <w:rsid w:val="00073E4F"/>
    <w:rsid w:val="0007574F"/>
    <w:rsid w:val="000763D8"/>
    <w:rsid w:val="00080387"/>
    <w:rsid w:val="00080D01"/>
    <w:rsid w:val="00083380"/>
    <w:rsid w:val="00083976"/>
    <w:rsid w:val="00085974"/>
    <w:rsid w:val="00086998"/>
    <w:rsid w:val="00086F17"/>
    <w:rsid w:val="00087024"/>
    <w:rsid w:val="00090017"/>
    <w:rsid w:val="00090363"/>
    <w:rsid w:val="00093A91"/>
    <w:rsid w:val="00093AAD"/>
    <w:rsid w:val="000948FE"/>
    <w:rsid w:val="00094CAB"/>
    <w:rsid w:val="00095410"/>
    <w:rsid w:val="00095918"/>
    <w:rsid w:val="00096530"/>
    <w:rsid w:val="00096F2A"/>
    <w:rsid w:val="000A32A5"/>
    <w:rsid w:val="000A36FD"/>
    <w:rsid w:val="000A4A66"/>
    <w:rsid w:val="000A5C3D"/>
    <w:rsid w:val="000A5D75"/>
    <w:rsid w:val="000A6114"/>
    <w:rsid w:val="000A6134"/>
    <w:rsid w:val="000A66FB"/>
    <w:rsid w:val="000A7A3F"/>
    <w:rsid w:val="000B0CC1"/>
    <w:rsid w:val="000B1239"/>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3AEB"/>
    <w:rsid w:val="0010484D"/>
    <w:rsid w:val="00106017"/>
    <w:rsid w:val="001078CE"/>
    <w:rsid w:val="00107933"/>
    <w:rsid w:val="00114135"/>
    <w:rsid w:val="001144FA"/>
    <w:rsid w:val="00116C7D"/>
    <w:rsid w:val="00121E6A"/>
    <w:rsid w:val="0012455A"/>
    <w:rsid w:val="00124A44"/>
    <w:rsid w:val="0012548C"/>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569B"/>
    <w:rsid w:val="00165777"/>
    <w:rsid w:val="00165E94"/>
    <w:rsid w:val="0016620C"/>
    <w:rsid w:val="001667A6"/>
    <w:rsid w:val="00170399"/>
    <w:rsid w:val="00170964"/>
    <w:rsid w:val="001712EB"/>
    <w:rsid w:val="001735BA"/>
    <w:rsid w:val="001740AC"/>
    <w:rsid w:val="00174FC9"/>
    <w:rsid w:val="00175676"/>
    <w:rsid w:val="0017590B"/>
    <w:rsid w:val="00176C87"/>
    <w:rsid w:val="00177E59"/>
    <w:rsid w:val="001810E9"/>
    <w:rsid w:val="0018290D"/>
    <w:rsid w:val="00183019"/>
    <w:rsid w:val="00183E61"/>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EF2"/>
    <w:rsid w:val="001C57A1"/>
    <w:rsid w:val="001C695E"/>
    <w:rsid w:val="001C6F06"/>
    <w:rsid w:val="001C72E9"/>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4873"/>
    <w:rsid w:val="0022498B"/>
    <w:rsid w:val="00224B00"/>
    <w:rsid w:val="00224F44"/>
    <w:rsid w:val="00226F2D"/>
    <w:rsid w:val="00230051"/>
    <w:rsid w:val="00231259"/>
    <w:rsid w:val="00231877"/>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39EC"/>
    <w:rsid w:val="00293E2D"/>
    <w:rsid w:val="002951E8"/>
    <w:rsid w:val="00295B49"/>
    <w:rsid w:val="00296179"/>
    <w:rsid w:val="0029756C"/>
    <w:rsid w:val="002978A3"/>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7C79"/>
    <w:rsid w:val="002C0A97"/>
    <w:rsid w:val="002C0BCA"/>
    <w:rsid w:val="002C2406"/>
    <w:rsid w:val="002C2845"/>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911"/>
    <w:rsid w:val="00347108"/>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12DC"/>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1C0D"/>
    <w:rsid w:val="003E4FF7"/>
    <w:rsid w:val="003E5670"/>
    <w:rsid w:val="003E606C"/>
    <w:rsid w:val="003E6F21"/>
    <w:rsid w:val="003F193D"/>
    <w:rsid w:val="003F2C06"/>
    <w:rsid w:val="003F4401"/>
    <w:rsid w:val="003F4892"/>
    <w:rsid w:val="003F555D"/>
    <w:rsid w:val="003F55AA"/>
    <w:rsid w:val="003F6160"/>
    <w:rsid w:val="003F6831"/>
    <w:rsid w:val="003F6C24"/>
    <w:rsid w:val="00400246"/>
    <w:rsid w:val="00402B63"/>
    <w:rsid w:val="00403C55"/>
    <w:rsid w:val="0040473B"/>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12CF"/>
    <w:rsid w:val="00431754"/>
    <w:rsid w:val="00431FBB"/>
    <w:rsid w:val="0043254E"/>
    <w:rsid w:val="00432B88"/>
    <w:rsid w:val="00433985"/>
    <w:rsid w:val="00433D72"/>
    <w:rsid w:val="00434047"/>
    <w:rsid w:val="00434782"/>
    <w:rsid w:val="004360AE"/>
    <w:rsid w:val="004368A6"/>
    <w:rsid w:val="00437901"/>
    <w:rsid w:val="00437B3B"/>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05"/>
    <w:rsid w:val="00464824"/>
    <w:rsid w:val="00464A1C"/>
    <w:rsid w:val="00464C64"/>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C0B99"/>
    <w:rsid w:val="004C1178"/>
    <w:rsid w:val="004C1764"/>
    <w:rsid w:val="004C2876"/>
    <w:rsid w:val="004C32DF"/>
    <w:rsid w:val="004C3852"/>
    <w:rsid w:val="004C4D75"/>
    <w:rsid w:val="004C6B34"/>
    <w:rsid w:val="004C7523"/>
    <w:rsid w:val="004C7D86"/>
    <w:rsid w:val="004D0623"/>
    <w:rsid w:val="004D106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951"/>
    <w:rsid w:val="005835F3"/>
    <w:rsid w:val="005836E2"/>
    <w:rsid w:val="00585599"/>
    <w:rsid w:val="00590F52"/>
    <w:rsid w:val="005938DF"/>
    <w:rsid w:val="005962F1"/>
    <w:rsid w:val="005A10CB"/>
    <w:rsid w:val="005A1547"/>
    <w:rsid w:val="005A1931"/>
    <w:rsid w:val="005A2D5C"/>
    <w:rsid w:val="005A3041"/>
    <w:rsid w:val="005A46E0"/>
    <w:rsid w:val="005A5D29"/>
    <w:rsid w:val="005A6029"/>
    <w:rsid w:val="005A64F8"/>
    <w:rsid w:val="005A6656"/>
    <w:rsid w:val="005A6939"/>
    <w:rsid w:val="005B24EA"/>
    <w:rsid w:val="005B3383"/>
    <w:rsid w:val="005B5E5F"/>
    <w:rsid w:val="005B6271"/>
    <w:rsid w:val="005C0A70"/>
    <w:rsid w:val="005C3CB8"/>
    <w:rsid w:val="005C45A0"/>
    <w:rsid w:val="005C545B"/>
    <w:rsid w:val="005C640F"/>
    <w:rsid w:val="005C6A46"/>
    <w:rsid w:val="005C6C8D"/>
    <w:rsid w:val="005C6D58"/>
    <w:rsid w:val="005C7278"/>
    <w:rsid w:val="005C7619"/>
    <w:rsid w:val="005D031D"/>
    <w:rsid w:val="005D0440"/>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39C6"/>
    <w:rsid w:val="00754D3C"/>
    <w:rsid w:val="007555D9"/>
    <w:rsid w:val="007571F9"/>
    <w:rsid w:val="00761E86"/>
    <w:rsid w:val="007627DD"/>
    <w:rsid w:val="007628E9"/>
    <w:rsid w:val="00766133"/>
    <w:rsid w:val="00766539"/>
    <w:rsid w:val="00766C2E"/>
    <w:rsid w:val="007677B5"/>
    <w:rsid w:val="0077036D"/>
    <w:rsid w:val="00772672"/>
    <w:rsid w:val="00772DBB"/>
    <w:rsid w:val="0077382C"/>
    <w:rsid w:val="00774F2F"/>
    <w:rsid w:val="00775513"/>
    <w:rsid w:val="0078083E"/>
    <w:rsid w:val="0078161F"/>
    <w:rsid w:val="00782BF7"/>
    <w:rsid w:val="0078349F"/>
    <w:rsid w:val="00784711"/>
    <w:rsid w:val="00785D2D"/>
    <w:rsid w:val="007863E1"/>
    <w:rsid w:val="00786EB3"/>
    <w:rsid w:val="00787AAE"/>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7748"/>
    <w:rsid w:val="007F0284"/>
    <w:rsid w:val="007F1480"/>
    <w:rsid w:val="007F14F2"/>
    <w:rsid w:val="007F2681"/>
    <w:rsid w:val="007F2DE7"/>
    <w:rsid w:val="007F3A97"/>
    <w:rsid w:val="007F3BC3"/>
    <w:rsid w:val="007F3D7A"/>
    <w:rsid w:val="007F78E2"/>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1B5E"/>
    <w:rsid w:val="008A211E"/>
    <w:rsid w:val="008A3131"/>
    <w:rsid w:val="008A3511"/>
    <w:rsid w:val="008A4601"/>
    <w:rsid w:val="008A4BFC"/>
    <w:rsid w:val="008A59B4"/>
    <w:rsid w:val="008A762C"/>
    <w:rsid w:val="008A7DF9"/>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506"/>
    <w:rsid w:val="00903840"/>
    <w:rsid w:val="009038C0"/>
    <w:rsid w:val="009039AD"/>
    <w:rsid w:val="00904931"/>
    <w:rsid w:val="00905EC6"/>
    <w:rsid w:val="0090671E"/>
    <w:rsid w:val="00910D19"/>
    <w:rsid w:val="00914829"/>
    <w:rsid w:val="00915E31"/>
    <w:rsid w:val="00917AAA"/>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6991"/>
    <w:rsid w:val="00960889"/>
    <w:rsid w:val="00962049"/>
    <w:rsid w:val="0096454D"/>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D2E"/>
    <w:rsid w:val="00A03DA8"/>
    <w:rsid w:val="00A03F1D"/>
    <w:rsid w:val="00A06C94"/>
    <w:rsid w:val="00A100E7"/>
    <w:rsid w:val="00A102D8"/>
    <w:rsid w:val="00A10410"/>
    <w:rsid w:val="00A104E2"/>
    <w:rsid w:val="00A1372E"/>
    <w:rsid w:val="00A141C8"/>
    <w:rsid w:val="00A155A7"/>
    <w:rsid w:val="00A168C0"/>
    <w:rsid w:val="00A17505"/>
    <w:rsid w:val="00A2027D"/>
    <w:rsid w:val="00A206B1"/>
    <w:rsid w:val="00A231A4"/>
    <w:rsid w:val="00A23AA9"/>
    <w:rsid w:val="00A240B5"/>
    <w:rsid w:val="00A24B99"/>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14CF"/>
    <w:rsid w:val="00AF2335"/>
    <w:rsid w:val="00AF2E5B"/>
    <w:rsid w:val="00AF426B"/>
    <w:rsid w:val="00AF51E3"/>
    <w:rsid w:val="00AF7673"/>
    <w:rsid w:val="00B00F15"/>
    <w:rsid w:val="00B01358"/>
    <w:rsid w:val="00B0165F"/>
    <w:rsid w:val="00B02D15"/>
    <w:rsid w:val="00B0371D"/>
    <w:rsid w:val="00B04A35"/>
    <w:rsid w:val="00B04ED7"/>
    <w:rsid w:val="00B05AB9"/>
    <w:rsid w:val="00B05FE0"/>
    <w:rsid w:val="00B10243"/>
    <w:rsid w:val="00B1031B"/>
    <w:rsid w:val="00B108F5"/>
    <w:rsid w:val="00B11717"/>
    <w:rsid w:val="00B12285"/>
    <w:rsid w:val="00B13A15"/>
    <w:rsid w:val="00B16E81"/>
    <w:rsid w:val="00B170B8"/>
    <w:rsid w:val="00B1739D"/>
    <w:rsid w:val="00B22779"/>
    <w:rsid w:val="00B23AF4"/>
    <w:rsid w:val="00B241D4"/>
    <w:rsid w:val="00B25A98"/>
    <w:rsid w:val="00B25EC9"/>
    <w:rsid w:val="00B2675F"/>
    <w:rsid w:val="00B26AC6"/>
    <w:rsid w:val="00B26C24"/>
    <w:rsid w:val="00B2767C"/>
    <w:rsid w:val="00B31534"/>
    <w:rsid w:val="00B32719"/>
    <w:rsid w:val="00B32B5E"/>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54E8"/>
    <w:rsid w:val="00B563A6"/>
    <w:rsid w:val="00B57507"/>
    <w:rsid w:val="00B6179B"/>
    <w:rsid w:val="00B6411A"/>
    <w:rsid w:val="00B64D2C"/>
    <w:rsid w:val="00B651EC"/>
    <w:rsid w:val="00B6608F"/>
    <w:rsid w:val="00B678B7"/>
    <w:rsid w:val="00B70301"/>
    <w:rsid w:val="00B70EB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752E"/>
    <w:rsid w:val="00C17AC3"/>
    <w:rsid w:val="00C17C59"/>
    <w:rsid w:val="00C17EB3"/>
    <w:rsid w:val="00C2024D"/>
    <w:rsid w:val="00C20B0C"/>
    <w:rsid w:val="00C20BC9"/>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3700"/>
    <w:rsid w:val="00CD39C2"/>
    <w:rsid w:val="00CD4DEA"/>
    <w:rsid w:val="00CD4E47"/>
    <w:rsid w:val="00CD58D1"/>
    <w:rsid w:val="00CD60B3"/>
    <w:rsid w:val="00CD7FD0"/>
    <w:rsid w:val="00CE0EB7"/>
    <w:rsid w:val="00CE1160"/>
    <w:rsid w:val="00CE1BCD"/>
    <w:rsid w:val="00CE1D1A"/>
    <w:rsid w:val="00CE1D5C"/>
    <w:rsid w:val="00CE1F9A"/>
    <w:rsid w:val="00CE4CA7"/>
    <w:rsid w:val="00CE66FA"/>
    <w:rsid w:val="00CE7272"/>
    <w:rsid w:val="00CF13B3"/>
    <w:rsid w:val="00CF18DE"/>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E3C"/>
    <w:rsid w:val="00D971C0"/>
    <w:rsid w:val="00DA0110"/>
    <w:rsid w:val="00DA0EB1"/>
    <w:rsid w:val="00DA0FF1"/>
    <w:rsid w:val="00DA1F51"/>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50F"/>
    <w:rsid w:val="00DD259B"/>
    <w:rsid w:val="00DD2AAE"/>
    <w:rsid w:val="00DD5659"/>
    <w:rsid w:val="00DD68D5"/>
    <w:rsid w:val="00DD737D"/>
    <w:rsid w:val="00DE0541"/>
    <w:rsid w:val="00DE2385"/>
    <w:rsid w:val="00DE2440"/>
    <w:rsid w:val="00DE3AC5"/>
    <w:rsid w:val="00DE6335"/>
    <w:rsid w:val="00DE6589"/>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4179"/>
    <w:rsid w:val="00E641D3"/>
    <w:rsid w:val="00E645C2"/>
    <w:rsid w:val="00E64830"/>
    <w:rsid w:val="00E65552"/>
    <w:rsid w:val="00E657E0"/>
    <w:rsid w:val="00E65DBA"/>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6DD3"/>
    <w:rsid w:val="00EC7108"/>
    <w:rsid w:val="00ED0F15"/>
    <w:rsid w:val="00ED1423"/>
    <w:rsid w:val="00ED26B1"/>
    <w:rsid w:val="00ED4D82"/>
    <w:rsid w:val="00ED588D"/>
    <w:rsid w:val="00ED6506"/>
    <w:rsid w:val="00ED67E6"/>
    <w:rsid w:val="00ED77F7"/>
    <w:rsid w:val="00ED7CFC"/>
    <w:rsid w:val="00EE108A"/>
    <w:rsid w:val="00EE1CDE"/>
    <w:rsid w:val="00EE2DA1"/>
    <w:rsid w:val="00EE3160"/>
    <w:rsid w:val="00EE32F6"/>
    <w:rsid w:val="00EE41C2"/>
    <w:rsid w:val="00EE474D"/>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2D56"/>
    <w:rsid w:val="00F339AB"/>
    <w:rsid w:val="00F3401F"/>
    <w:rsid w:val="00F41073"/>
    <w:rsid w:val="00F448F3"/>
    <w:rsid w:val="00F45903"/>
    <w:rsid w:val="00F5068D"/>
    <w:rsid w:val="00F50EE8"/>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5A5E"/>
    <w:rsid w:val="00F77C08"/>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1063"/>
    <w:rsid w:val="00FB12F3"/>
    <w:rsid w:val="00FB2508"/>
    <w:rsid w:val="00FB2F24"/>
    <w:rsid w:val="00FB51A9"/>
    <w:rsid w:val="00FB63C7"/>
    <w:rsid w:val="00FC20E4"/>
    <w:rsid w:val="00FC2217"/>
    <w:rsid w:val="00FC2602"/>
    <w:rsid w:val="00FC2CDB"/>
    <w:rsid w:val="00FC4AA3"/>
    <w:rsid w:val="00FC5538"/>
    <w:rsid w:val="00FC6409"/>
    <w:rsid w:val="00FC668B"/>
    <w:rsid w:val="00FC7EA1"/>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9</Pages>
  <Words>68969</Words>
  <Characters>393126</Characters>
  <Application>Microsoft Office Word</Application>
  <DocSecurity>0</DocSecurity>
  <Lines>3276</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29</cp:revision>
  <dcterms:created xsi:type="dcterms:W3CDTF">2024-02-15T22:22:00Z</dcterms:created>
  <dcterms:modified xsi:type="dcterms:W3CDTF">2024-02-2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wotzgeBP","zoteroVersion":"6.0.30","dataVersion":4}</vt:lpwstr>
  </property>
</Properties>
</file>